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10D8F1" w14:textId="19E5C076" w:rsidR="00AD2D92" w:rsidRPr="00F11349" w:rsidRDefault="007F2A60">
      <w:pPr>
        <w:rPr>
          <w:rFonts w:ascii="Palatino Linotype" w:hAnsi="Palatino Linotype"/>
          <w:b/>
          <w:bCs/>
          <w:sz w:val="28"/>
          <w:szCs w:val="28"/>
          <w:lang w:val="fr-CA"/>
        </w:rPr>
      </w:pPr>
      <w:r w:rsidRPr="00F11349">
        <w:rPr>
          <w:rFonts w:ascii="Palatino Linotype" w:hAnsi="Palatino Linotype"/>
          <w:b/>
          <w:bCs/>
          <w:sz w:val="28"/>
          <w:szCs w:val="28"/>
          <w:lang w:val="fr-CA"/>
        </w:rPr>
        <w:t>Fiche de p</w:t>
      </w:r>
      <w:r w:rsidR="00AD2D92" w:rsidRPr="00F11349">
        <w:rPr>
          <w:rFonts w:ascii="Palatino Linotype" w:hAnsi="Palatino Linotype"/>
          <w:b/>
          <w:bCs/>
          <w:sz w:val="28"/>
          <w:szCs w:val="28"/>
          <w:lang w:val="fr-CA"/>
        </w:rPr>
        <w:t>lanification d’un projet d’histoire orale</w:t>
      </w:r>
      <w:r w:rsidR="00AD2D92" w:rsidRPr="00F11349">
        <w:rPr>
          <w:rStyle w:val="FootnoteReference"/>
          <w:rFonts w:ascii="Palatino Linotype" w:hAnsi="Palatino Linotype"/>
          <w:sz w:val="28"/>
          <w:szCs w:val="28"/>
          <w:lang w:val="fr-CA"/>
        </w:rPr>
        <w:footnoteReference w:id="1"/>
      </w:r>
    </w:p>
    <w:p w14:paraId="1E152CC3" w14:textId="5D2329D3" w:rsidR="0024202A" w:rsidRPr="00F11349" w:rsidRDefault="0024202A">
      <w:pPr>
        <w:rPr>
          <w:rFonts w:ascii="Palatino Linotype" w:hAnsi="Palatino Linotype"/>
          <w:i/>
          <w:iCs/>
          <w:lang w:val="fr-CA"/>
        </w:rPr>
      </w:pPr>
      <w:r w:rsidRPr="00F11349">
        <w:rPr>
          <w:rFonts w:ascii="Palatino Linotype" w:hAnsi="Palatino Linotype"/>
          <w:i/>
          <w:iCs/>
          <w:lang w:val="fr-CA"/>
        </w:rPr>
        <w:t>Fiche remplie à soumettre par mail (</w:t>
      </w:r>
      <w:r w:rsidR="00D37C97" w:rsidRPr="00F11349">
        <w:rPr>
          <w:rFonts w:ascii="Palatino Linotype" w:hAnsi="Palatino Linotype"/>
          <w:lang w:val="fr-CA"/>
        </w:rPr>
        <w:t>ADRESSE</w:t>
      </w:r>
      <w:r w:rsidR="00D37C97" w:rsidRPr="00F11349">
        <w:rPr>
          <w:rStyle w:val="Hyperlink"/>
          <w:rFonts w:ascii="Palatino Linotype" w:hAnsi="Palatino Linotype"/>
          <w:i/>
          <w:iCs/>
          <w:lang w:val="fr-CA"/>
        </w:rPr>
        <w:t xml:space="preserve"> </w:t>
      </w:r>
      <w:r w:rsidR="00D37C97" w:rsidRPr="00F11349">
        <w:rPr>
          <w:rFonts w:ascii="Palatino Linotype" w:hAnsi="Palatino Linotype"/>
          <w:lang w:val="fr-CA"/>
        </w:rPr>
        <w:t>MAIL</w:t>
      </w:r>
      <w:r w:rsidRPr="00F11349">
        <w:rPr>
          <w:rFonts w:ascii="Palatino Linotype" w:hAnsi="Palatino Linotype"/>
          <w:i/>
          <w:iCs/>
          <w:lang w:val="fr-CA"/>
        </w:rPr>
        <w:t xml:space="preserve">) ou par WhatsApp </w:t>
      </w:r>
      <w:r w:rsidR="00D37C97" w:rsidRPr="00F11349">
        <w:rPr>
          <w:rFonts w:ascii="Palatino Linotype" w:hAnsi="Palatino Linotype"/>
          <w:i/>
          <w:iCs/>
          <w:lang w:val="fr-CA"/>
        </w:rPr>
        <w:t>(NUMÉRO</w:t>
      </w:r>
      <w:r w:rsidRPr="00F11349">
        <w:rPr>
          <w:rFonts w:ascii="Palatino Linotype" w:hAnsi="Palatino Linotype"/>
          <w:i/>
          <w:iCs/>
          <w:lang w:val="fr-CA"/>
        </w:rPr>
        <w:t>) avant le</w:t>
      </w:r>
      <w:r w:rsidR="00F11349">
        <w:rPr>
          <w:rFonts w:ascii="Palatino Linotype" w:hAnsi="Palatino Linotype"/>
          <w:i/>
          <w:iCs/>
          <w:lang w:val="fr-CA"/>
        </w:rPr>
        <w:t xml:space="preserve"> </w:t>
      </w:r>
      <w:r w:rsidR="00AC37C9" w:rsidRPr="00F11349">
        <w:rPr>
          <w:rFonts w:ascii="Palatino Linotype" w:hAnsi="Palatino Linotype"/>
          <w:i/>
          <w:iCs/>
          <w:lang w:val="fr-CA"/>
        </w:rPr>
        <w:t>______</w:t>
      </w:r>
      <w:r w:rsidRPr="00F11349">
        <w:rPr>
          <w:rFonts w:ascii="Palatino Linotype" w:hAnsi="Palatino Linotype"/>
          <w:i/>
          <w:iCs/>
          <w:lang w:val="fr-CA"/>
        </w:rPr>
        <w:t>.</w:t>
      </w:r>
    </w:p>
    <w:p w14:paraId="3B1EC024" w14:textId="77777777" w:rsidR="00FD6834" w:rsidRPr="00F11349" w:rsidRDefault="00FD6834">
      <w:pPr>
        <w:rPr>
          <w:rFonts w:ascii="Palatino Linotype" w:hAnsi="Palatino Linotype"/>
          <w:i/>
          <w:iCs/>
          <w:lang w:val="fr-CA"/>
        </w:rPr>
      </w:pPr>
    </w:p>
    <w:p w14:paraId="0596247A" w14:textId="28A5FB61" w:rsidR="00816B77" w:rsidRPr="00F11349" w:rsidRDefault="00380049" w:rsidP="00816B77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 xml:space="preserve">I. </w:t>
      </w:r>
      <w:r w:rsidR="00816B77" w:rsidRPr="00F11349">
        <w:rPr>
          <w:rFonts w:ascii="Palatino Linotype" w:hAnsi="Palatino Linotype"/>
          <w:b/>
          <w:bCs/>
          <w:lang w:val="fr-CA"/>
        </w:rPr>
        <w:t>Informations de base sur le projet (</w:t>
      </w:r>
      <w:r w:rsidR="00FD6834" w:rsidRPr="00F11349">
        <w:rPr>
          <w:rFonts w:ascii="Palatino Linotype" w:hAnsi="Palatino Linotype"/>
          <w:b/>
          <w:bCs/>
          <w:lang w:val="fr-CA"/>
        </w:rPr>
        <w:t>5</w:t>
      </w:r>
      <w:r w:rsidR="00816B77" w:rsidRPr="00F11349">
        <w:rPr>
          <w:rFonts w:ascii="Palatino Linotype" w:hAnsi="Palatino Linotype"/>
          <w:b/>
          <w:bCs/>
          <w:lang w:val="fr-CA"/>
        </w:rPr>
        <w:t xml:space="preserve"> points)</w:t>
      </w:r>
    </w:p>
    <w:p w14:paraId="14F3B90C" w14:textId="038F8FE3" w:rsidR="00AD2D92" w:rsidRPr="00F11349" w:rsidRDefault="002A2172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Nom de votre</w:t>
      </w:r>
      <w:r w:rsidR="00AD2D92" w:rsidRPr="00F11349">
        <w:rPr>
          <w:rFonts w:ascii="Palatino Linotype" w:hAnsi="Palatino Linotype"/>
          <w:lang w:val="fr-CA"/>
        </w:rPr>
        <w:t xml:space="preserve"> sujet :</w:t>
      </w:r>
      <w:r w:rsidR="0024202A" w:rsidRPr="00F11349">
        <w:rPr>
          <w:rFonts w:ascii="Palatino Linotype" w:hAnsi="Palatino Linotype"/>
          <w:lang w:val="fr-CA"/>
        </w:rPr>
        <w:t xml:space="preserve"> </w:t>
      </w:r>
      <w:r w:rsidR="00D065AC" w:rsidRPr="00F11349">
        <w:rPr>
          <w:rFonts w:ascii="Palatino Linotype" w:hAnsi="Palatino Linotype"/>
          <w:lang w:val="fr-CA"/>
        </w:rPr>
        <w:br/>
        <w:t xml:space="preserve">Sujet homme ou femme ?: </w:t>
      </w:r>
    </w:p>
    <w:p w14:paraId="2FF1DE2B" w14:textId="77777777" w:rsidR="00816B77" w:rsidRPr="00F11349" w:rsidRDefault="00816B77" w:rsidP="00816B77">
      <w:pPr>
        <w:pStyle w:val="ListParagraph"/>
        <w:ind w:left="0"/>
        <w:rPr>
          <w:rFonts w:ascii="Palatino Linotype" w:hAnsi="Palatino Linotype"/>
          <w:lang w:val="fr-CA"/>
        </w:rPr>
      </w:pPr>
    </w:p>
    <w:p w14:paraId="7CF2A11F" w14:textId="71A374EE" w:rsidR="00816B77" w:rsidRPr="00F11349" w:rsidRDefault="002A2172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Est-ce qu’il répond </w:t>
      </w:r>
      <w:r w:rsidR="00816B77" w:rsidRPr="00F11349">
        <w:rPr>
          <w:rFonts w:ascii="Palatino Linotype" w:hAnsi="Palatino Linotype"/>
          <w:lang w:val="fr-CA"/>
        </w:rPr>
        <w:t>à tous les</w:t>
      </w:r>
      <w:r w:rsidRPr="00F11349">
        <w:rPr>
          <w:rFonts w:ascii="Palatino Linotype" w:hAnsi="Palatino Linotype"/>
          <w:lang w:val="fr-CA"/>
        </w:rPr>
        <w:t xml:space="preserve"> critères du DIBICA</w:t>
      </w:r>
      <w:r w:rsidR="00816B77" w:rsidRPr="00F11349">
        <w:rPr>
          <w:rFonts w:ascii="Palatino Linotype" w:hAnsi="Palatino Linotype"/>
          <w:lang w:val="fr-CA"/>
        </w:rPr>
        <w:t> ?</w:t>
      </w:r>
    </w:p>
    <w:p w14:paraId="34BAEB0F" w14:textId="228CD543" w:rsidR="00816B77" w:rsidRPr="00F11349" w:rsidRDefault="00D065AC" w:rsidP="00816B77">
      <w:pPr>
        <w:pStyle w:val="ListParagraph"/>
        <w:numPr>
          <w:ilvl w:val="0"/>
          <w:numId w:val="1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D</w:t>
      </w:r>
      <w:r w:rsidR="002A2172" w:rsidRPr="00F11349">
        <w:rPr>
          <w:rFonts w:ascii="Palatino Linotype" w:hAnsi="Palatino Linotype"/>
          <w:lang w:val="fr-CA"/>
        </w:rPr>
        <w:t>écédé</w:t>
      </w:r>
      <w:r w:rsidRPr="00F11349">
        <w:rPr>
          <w:rFonts w:ascii="Palatino Linotype" w:hAnsi="Palatino Linotype"/>
          <w:lang w:val="fr-CA"/>
        </w:rPr>
        <w:tab/>
      </w:r>
      <w:r w:rsidR="00816B77" w:rsidRPr="00F11349">
        <w:rPr>
          <w:rFonts w:ascii="Palatino Linotype" w:hAnsi="Palatino Linotype"/>
          <w:lang w:val="fr-CA"/>
        </w:rPr>
        <w:tab/>
        <w:t xml:space="preserve"> </w:t>
      </w:r>
      <w:r w:rsidR="00816B77" w:rsidRPr="00F11349">
        <w:rPr>
          <w:rFonts w:ascii="Palatino Linotype" w:hAnsi="Palatino Linotype"/>
          <w:lang w:val="fr-CA"/>
        </w:rPr>
        <w:tab/>
      </w:r>
      <w:r w:rsidR="00816B77" w:rsidRPr="00F11349">
        <w:rPr>
          <w:rFonts w:ascii="Palatino Linotype" w:hAnsi="Palatino Linotype"/>
          <w:lang w:val="fr-CA"/>
        </w:rPr>
        <w:tab/>
        <w:t xml:space="preserve">OUI  </w:t>
      </w:r>
      <w:r w:rsidR="00816B77" w:rsidRPr="00F11349">
        <w:rPr>
          <w:rFonts w:ascii="Palatino Linotype" w:hAnsi="Palatino Linotype"/>
          <w:lang w:val="fr-CA"/>
        </w:rPr>
        <w:sym w:font="Symbol" w:char="F080"/>
      </w:r>
      <w:r w:rsidR="00816B77" w:rsidRPr="00F11349">
        <w:rPr>
          <w:rFonts w:ascii="Palatino Linotype" w:hAnsi="Palatino Linotype"/>
          <w:lang w:val="fr-CA"/>
        </w:rPr>
        <w:t xml:space="preserve"> </w:t>
      </w:r>
      <w:r w:rsidR="00816B77" w:rsidRPr="00F11349">
        <w:rPr>
          <w:rFonts w:ascii="Palatino Linotype" w:hAnsi="Palatino Linotype"/>
          <w:lang w:val="fr-CA"/>
        </w:rPr>
        <w:tab/>
      </w:r>
      <w:r w:rsidR="00816B77" w:rsidRPr="00F11349">
        <w:rPr>
          <w:rFonts w:ascii="Palatino Linotype" w:hAnsi="Palatino Linotype"/>
          <w:lang w:val="fr-CA"/>
        </w:rPr>
        <w:tab/>
        <w:t xml:space="preserve">NON   </w:t>
      </w:r>
      <w:r w:rsidR="00816B77" w:rsidRPr="00F11349">
        <w:rPr>
          <w:rFonts w:ascii="Palatino Linotype" w:hAnsi="Palatino Linotype"/>
          <w:lang w:val="fr-CA"/>
        </w:rPr>
        <w:sym w:font="Symbol" w:char="F080"/>
      </w:r>
    </w:p>
    <w:p w14:paraId="68225AA5" w14:textId="239D7273" w:rsidR="00816B77" w:rsidRPr="00F11349" w:rsidRDefault="002A2172" w:rsidP="00816B77">
      <w:pPr>
        <w:pStyle w:val="ListParagraph"/>
        <w:numPr>
          <w:ilvl w:val="0"/>
          <w:numId w:val="1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pas encore dans le DIBICA</w:t>
      </w:r>
      <w:r w:rsidR="00816B77" w:rsidRPr="00F11349">
        <w:rPr>
          <w:rFonts w:ascii="Palatino Linotype" w:hAnsi="Palatino Linotype"/>
          <w:lang w:val="fr-CA"/>
        </w:rPr>
        <w:t xml:space="preserve"> </w:t>
      </w:r>
      <w:r w:rsidR="00816B77" w:rsidRPr="00F11349">
        <w:rPr>
          <w:rFonts w:ascii="Palatino Linotype" w:hAnsi="Palatino Linotype"/>
          <w:lang w:val="fr-CA"/>
        </w:rPr>
        <w:tab/>
        <w:t xml:space="preserve">OUI  </w:t>
      </w:r>
      <w:r w:rsidR="00816B77" w:rsidRPr="00F11349">
        <w:rPr>
          <w:rFonts w:ascii="Palatino Linotype" w:hAnsi="Palatino Linotype"/>
          <w:lang w:val="fr-CA"/>
        </w:rPr>
        <w:sym w:font="Symbol" w:char="F080"/>
      </w:r>
      <w:r w:rsidR="00816B77" w:rsidRPr="00F11349">
        <w:rPr>
          <w:rFonts w:ascii="Palatino Linotype" w:hAnsi="Palatino Linotype"/>
          <w:lang w:val="fr-CA"/>
        </w:rPr>
        <w:t xml:space="preserve"> </w:t>
      </w:r>
      <w:r w:rsidR="00816B77" w:rsidRPr="00F11349">
        <w:rPr>
          <w:rFonts w:ascii="Palatino Linotype" w:hAnsi="Palatino Linotype"/>
          <w:lang w:val="fr-CA"/>
        </w:rPr>
        <w:tab/>
      </w:r>
      <w:r w:rsidR="00816B77" w:rsidRPr="00F11349">
        <w:rPr>
          <w:rFonts w:ascii="Palatino Linotype" w:hAnsi="Palatino Linotype"/>
          <w:lang w:val="fr-CA"/>
        </w:rPr>
        <w:tab/>
        <w:t xml:space="preserve">NON   </w:t>
      </w:r>
      <w:r w:rsidR="00816B77" w:rsidRPr="00F11349">
        <w:rPr>
          <w:rFonts w:ascii="Palatino Linotype" w:hAnsi="Palatino Linotype"/>
          <w:lang w:val="fr-CA"/>
        </w:rPr>
        <w:sym w:font="Symbol" w:char="F080"/>
      </w:r>
    </w:p>
    <w:p w14:paraId="4347553F" w14:textId="02A98FD5" w:rsidR="002A2172" w:rsidRPr="00F11349" w:rsidRDefault="002A2172" w:rsidP="00816B77">
      <w:pPr>
        <w:pStyle w:val="ListParagraph"/>
        <w:numPr>
          <w:ilvl w:val="0"/>
          <w:numId w:val="1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impact sur la vie de l’Église</w:t>
      </w:r>
      <w:r w:rsidR="0024202A" w:rsidRPr="00F11349">
        <w:rPr>
          <w:rFonts w:ascii="Palatino Linotype" w:hAnsi="Palatino Linotype"/>
          <w:lang w:val="fr-CA"/>
        </w:rPr>
        <w:tab/>
      </w:r>
      <w:r w:rsidRPr="00F11349">
        <w:rPr>
          <w:rFonts w:ascii="Palatino Linotype" w:hAnsi="Palatino Linotype"/>
          <w:lang w:val="fr-CA"/>
        </w:rPr>
        <w:t xml:space="preserve">OUI  </w:t>
      </w:r>
      <w:r w:rsidRPr="00F11349">
        <w:rPr>
          <w:rFonts w:ascii="Palatino Linotype" w:hAnsi="Palatino Linotype"/>
          <w:lang w:val="fr-CA"/>
        </w:rPr>
        <w:sym w:font="Symbol" w:char="F080"/>
      </w:r>
      <w:r w:rsidRPr="00F11349">
        <w:rPr>
          <w:rFonts w:ascii="Palatino Linotype" w:hAnsi="Palatino Linotype"/>
          <w:lang w:val="fr-CA"/>
        </w:rPr>
        <w:t xml:space="preserve"> </w:t>
      </w:r>
      <w:r w:rsidRPr="00F11349">
        <w:rPr>
          <w:rFonts w:ascii="Palatino Linotype" w:hAnsi="Palatino Linotype"/>
          <w:lang w:val="fr-CA"/>
        </w:rPr>
        <w:tab/>
      </w:r>
      <w:r w:rsidR="0024202A" w:rsidRPr="00F11349">
        <w:rPr>
          <w:rFonts w:ascii="Palatino Linotype" w:hAnsi="Palatino Linotype"/>
          <w:lang w:val="fr-CA"/>
        </w:rPr>
        <w:tab/>
      </w:r>
      <w:r w:rsidRPr="00F11349">
        <w:rPr>
          <w:rFonts w:ascii="Palatino Linotype" w:hAnsi="Palatino Linotype"/>
          <w:lang w:val="fr-CA"/>
        </w:rPr>
        <w:t xml:space="preserve">NON   </w:t>
      </w:r>
      <w:r w:rsidRPr="00F11349">
        <w:rPr>
          <w:rFonts w:ascii="Palatino Linotype" w:hAnsi="Palatino Linotype"/>
          <w:lang w:val="fr-CA"/>
        </w:rPr>
        <w:sym w:font="Symbol" w:char="F080"/>
      </w:r>
    </w:p>
    <w:p w14:paraId="3DFF9ED1" w14:textId="77777777" w:rsidR="00FD6834" w:rsidRPr="00F11349" w:rsidRDefault="00FD6834" w:rsidP="00FD6834">
      <w:pPr>
        <w:pStyle w:val="ListParagraph"/>
        <w:rPr>
          <w:rFonts w:ascii="Palatino Linotype" w:hAnsi="Palatino Linotype"/>
          <w:lang w:val="fr-CA"/>
        </w:rPr>
      </w:pPr>
    </w:p>
    <w:p w14:paraId="7493E928" w14:textId="553C21FD" w:rsidR="00AD2D92" w:rsidRPr="00F11349" w:rsidRDefault="00816B77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Listez</w:t>
      </w:r>
      <w:r w:rsidR="00AD2D92" w:rsidRPr="00F11349">
        <w:rPr>
          <w:rFonts w:ascii="Palatino Linotype" w:hAnsi="Palatino Linotype"/>
          <w:lang w:val="fr-CA"/>
        </w:rPr>
        <w:t xml:space="preserve"> </w:t>
      </w:r>
      <w:r w:rsidR="002526CC" w:rsidRPr="00F11349">
        <w:rPr>
          <w:rFonts w:ascii="Palatino Linotype" w:hAnsi="Palatino Linotype"/>
          <w:lang w:val="fr-CA"/>
        </w:rPr>
        <w:t xml:space="preserve">3 à 5 </w:t>
      </w:r>
      <w:r w:rsidR="00AD2D92" w:rsidRPr="00F11349">
        <w:rPr>
          <w:rFonts w:ascii="Palatino Linotype" w:hAnsi="Palatino Linotype"/>
          <w:lang w:val="fr-CA"/>
        </w:rPr>
        <w:t xml:space="preserve">thèmes à explorer </w:t>
      </w:r>
      <w:r w:rsidR="002A2172" w:rsidRPr="00F11349">
        <w:rPr>
          <w:rFonts w:ascii="Palatino Linotype" w:hAnsi="Palatino Linotype"/>
          <w:lang w:val="fr-CA"/>
        </w:rPr>
        <w:t>dans la vie de cette personne</w:t>
      </w:r>
      <w:r w:rsidR="00AD2D92" w:rsidRPr="00F11349">
        <w:rPr>
          <w:rFonts w:ascii="Palatino Linotype" w:hAnsi="Palatino Linotype"/>
          <w:lang w:val="fr-CA"/>
        </w:rPr>
        <w:t>:</w:t>
      </w:r>
    </w:p>
    <w:p w14:paraId="1D4AB717" w14:textId="2F9744E7" w:rsidR="002A2172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a.</w:t>
      </w:r>
    </w:p>
    <w:p w14:paraId="593B0D56" w14:textId="3C637411" w:rsidR="00816B77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b.</w:t>
      </w:r>
    </w:p>
    <w:p w14:paraId="4E688645" w14:textId="566F638A" w:rsidR="00816B77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c.</w:t>
      </w:r>
    </w:p>
    <w:p w14:paraId="0A4A8784" w14:textId="080AF595" w:rsidR="00816B77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d.</w:t>
      </w:r>
    </w:p>
    <w:p w14:paraId="277C0F0D" w14:textId="66DE502B" w:rsidR="00816B77" w:rsidRPr="00F11349" w:rsidRDefault="00816B77" w:rsidP="00816B77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e.</w:t>
      </w:r>
    </w:p>
    <w:p w14:paraId="3E1BBCF0" w14:textId="3DD6825B" w:rsidR="00AD2D92" w:rsidRPr="00F11349" w:rsidRDefault="00816B77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Qui est v</w:t>
      </w:r>
      <w:r w:rsidR="00AD2D92" w:rsidRPr="00F11349">
        <w:rPr>
          <w:rFonts w:ascii="Palatino Linotype" w:hAnsi="Palatino Linotype"/>
          <w:lang w:val="fr-CA"/>
        </w:rPr>
        <w:t>otre public</w:t>
      </w:r>
      <w:r w:rsidRPr="00F11349">
        <w:rPr>
          <w:rFonts w:ascii="Palatino Linotype" w:hAnsi="Palatino Linotype"/>
          <w:lang w:val="fr-CA"/>
        </w:rPr>
        <w:t xml:space="preserve"> cible</w:t>
      </w:r>
      <w:r w:rsidR="00AD2D92" w:rsidRPr="00F11349">
        <w:rPr>
          <w:rFonts w:ascii="Palatino Linotype" w:hAnsi="Palatino Linotype"/>
          <w:lang w:val="fr-CA"/>
        </w:rPr>
        <w:t> (vous écrivez pour qui</w:t>
      </w:r>
      <w:r w:rsidRPr="00F11349">
        <w:rPr>
          <w:rFonts w:ascii="Palatino Linotype" w:hAnsi="Palatino Linotype"/>
          <w:lang w:val="fr-CA"/>
        </w:rPr>
        <w:t>)?</w:t>
      </w:r>
    </w:p>
    <w:p w14:paraId="22DACB46" w14:textId="6953A13E" w:rsidR="00816B77" w:rsidRPr="00F11349" w:rsidRDefault="00816B77">
      <w:pPr>
        <w:rPr>
          <w:rFonts w:ascii="Palatino Linotype" w:hAnsi="Palatino Linotype"/>
          <w:lang w:val="fr-CA"/>
        </w:rPr>
      </w:pPr>
    </w:p>
    <w:p w14:paraId="485DAC9A" w14:textId="4949E8CF" w:rsidR="00816B77" w:rsidRPr="00F11349" w:rsidRDefault="00380049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 xml:space="preserve">II. </w:t>
      </w:r>
      <w:r w:rsidR="00816B77" w:rsidRPr="00F11349">
        <w:rPr>
          <w:rFonts w:ascii="Palatino Linotype" w:hAnsi="Palatino Linotype"/>
          <w:b/>
          <w:bCs/>
          <w:lang w:val="fr-CA"/>
        </w:rPr>
        <w:t>Les sources écrites et orales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10 points)</w:t>
      </w:r>
    </w:p>
    <w:p w14:paraId="428D5021" w14:textId="77777777" w:rsidR="00816B77" w:rsidRPr="00F11349" w:rsidRDefault="00816B77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Lister les noms des personnes que vous avez contacté pour connaître l’existence de sources écrites/physiques</w:t>
      </w:r>
    </w:p>
    <w:p w14:paraId="5BAC0FF6" w14:textId="72ED27F5" w:rsidR="00816B77" w:rsidRPr="00F11349" w:rsidRDefault="00816B77" w:rsidP="00816B77">
      <w:pPr>
        <w:pStyle w:val="ListParagraph"/>
        <w:ind w:left="0"/>
        <w:rPr>
          <w:rFonts w:ascii="Palatino Linotype" w:hAnsi="Palatino Linotype"/>
          <w:lang w:val="fr-CA"/>
        </w:rPr>
      </w:pPr>
    </w:p>
    <w:p w14:paraId="0F22C8CF" w14:textId="77777777" w:rsidR="00816B77" w:rsidRPr="00F11349" w:rsidRDefault="00816B77" w:rsidP="00816B77">
      <w:pPr>
        <w:pStyle w:val="ListParagraph"/>
        <w:ind w:left="0"/>
        <w:rPr>
          <w:rFonts w:ascii="Palatino Linotype" w:hAnsi="Palatino Linotype"/>
          <w:lang w:val="fr-CA"/>
        </w:rPr>
      </w:pPr>
    </w:p>
    <w:p w14:paraId="512766E9" w14:textId="6C9F437A" w:rsidR="00FD6834" w:rsidRDefault="00AD2D92" w:rsidP="00F113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Quelles sources </w:t>
      </w:r>
      <w:r w:rsidR="00816B77" w:rsidRPr="00F11349">
        <w:rPr>
          <w:rFonts w:ascii="Palatino Linotype" w:hAnsi="Palatino Linotype"/>
          <w:lang w:val="fr-CA"/>
        </w:rPr>
        <w:t>écrites/physiques avez-vous trouvées</w:t>
      </w:r>
      <w:r w:rsidRPr="00F11349">
        <w:rPr>
          <w:rFonts w:ascii="Palatino Linotype" w:hAnsi="Palatino Linotype"/>
          <w:lang w:val="fr-CA"/>
        </w:rPr>
        <w:t xml:space="preserve"> </w:t>
      </w:r>
      <w:r w:rsidR="00816B77" w:rsidRPr="00F11349">
        <w:rPr>
          <w:rFonts w:ascii="Palatino Linotype" w:hAnsi="Palatino Linotype"/>
          <w:lang w:val="fr-CA"/>
        </w:rPr>
        <w:t xml:space="preserve">(par ex., </w:t>
      </w:r>
      <w:r w:rsidRPr="00F11349">
        <w:rPr>
          <w:rFonts w:ascii="Palatino Linotype" w:hAnsi="Palatino Linotype"/>
          <w:lang w:val="fr-CA"/>
        </w:rPr>
        <w:t>archives, lettres, documents publiés</w:t>
      </w:r>
      <w:r w:rsidR="002E2170" w:rsidRPr="00F11349">
        <w:rPr>
          <w:rFonts w:ascii="Palatino Linotype" w:hAnsi="Palatino Linotype"/>
          <w:lang w:val="fr-CA"/>
        </w:rPr>
        <w:t>, photos</w:t>
      </w:r>
      <w:r w:rsidR="00816B77" w:rsidRPr="00F11349">
        <w:rPr>
          <w:rFonts w:ascii="Palatino Linotype" w:hAnsi="Palatino Linotype"/>
          <w:lang w:val="fr-CA"/>
        </w:rPr>
        <w:t>)?</w:t>
      </w:r>
    </w:p>
    <w:p w14:paraId="34EC9256" w14:textId="77777777" w:rsidR="00F11349" w:rsidRPr="00F11349" w:rsidRDefault="00F11349" w:rsidP="00F11349">
      <w:pPr>
        <w:pStyle w:val="ListParagraph"/>
        <w:ind w:left="0"/>
        <w:rPr>
          <w:rFonts w:ascii="Palatino Linotype" w:hAnsi="Palatino Linotype"/>
          <w:lang w:val="fr-CA"/>
        </w:rPr>
      </w:pPr>
    </w:p>
    <w:p w14:paraId="7E0DECFB" w14:textId="127C99DD" w:rsidR="00816B77" w:rsidRPr="00F11349" w:rsidRDefault="00816B77" w:rsidP="00816B77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Quelles personnes allez-vous interviewer pour connaître la vie du sujet? (minimum deux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85"/>
        <w:gridCol w:w="1974"/>
        <w:gridCol w:w="2136"/>
        <w:gridCol w:w="2455"/>
      </w:tblGrid>
      <w:tr w:rsidR="00816B77" w:rsidRPr="00F11349" w14:paraId="4F165BC9" w14:textId="77777777" w:rsidTr="00816B77">
        <w:tc>
          <w:tcPr>
            <w:tcW w:w="2785" w:type="dxa"/>
          </w:tcPr>
          <w:p w14:paraId="0052A314" w14:textId="475ED43D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lastRenderedPageBreak/>
              <w:t>Nom et prénom</w:t>
            </w:r>
            <w:r w:rsidR="00D065AC" w:rsidRPr="00F11349">
              <w:rPr>
                <w:rFonts w:ascii="Palatino Linotype" w:hAnsi="Palatino Linotype"/>
                <w:lang w:val="fr-CA"/>
              </w:rPr>
              <w:t xml:space="preserve"> </w:t>
            </w:r>
          </w:p>
        </w:tc>
        <w:tc>
          <w:tcPr>
            <w:tcW w:w="1974" w:type="dxa"/>
          </w:tcPr>
          <w:p w14:paraId="7D46EEFC" w14:textId="6D9A54CF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Relation avec le sujet</w:t>
            </w:r>
          </w:p>
        </w:tc>
        <w:tc>
          <w:tcPr>
            <w:tcW w:w="2136" w:type="dxa"/>
          </w:tcPr>
          <w:p w14:paraId="23C6B7CA" w14:textId="41B628AA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Avez-vous pris contact avec cette personne?</w:t>
            </w:r>
          </w:p>
        </w:tc>
        <w:tc>
          <w:tcPr>
            <w:tcW w:w="2455" w:type="dxa"/>
          </w:tcPr>
          <w:p w14:paraId="254B26A5" w14:textId="5B3EF499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La personne est-elle témoin oculaire?</w:t>
            </w:r>
          </w:p>
        </w:tc>
      </w:tr>
      <w:tr w:rsidR="00816B77" w:rsidRPr="00F11349" w14:paraId="7DAE4D75" w14:textId="77777777" w:rsidTr="00816B77">
        <w:tc>
          <w:tcPr>
            <w:tcW w:w="2785" w:type="dxa"/>
          </w:tcPr>
          <w:p w14:paraId="27CC11AD" w14:textId="3DDF0078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1.</w:t>
            </w:r>
          </w:p>
        </w:tc>
        <w:tc>
          <w:tcPr>
            <w:tcW w:w="1974" w:type="dxa"/>
          </w:tcPr>
          <w:p w14:paraId="5ACEE3A7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136" w:type="dxa"/>
          </w:tcPr>
          <w:p w14:paraId="34FEB3F1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455" w:type="dxa"/>
          </w:tcPr>
          <w:p w14:paraId="4E005449" w14:textId="19859701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816B77" w:rsidRPr="00F11349" w14:paraId="03AC072A" w14:textId="77777777" w:rsidTr="00816B77">
        <w:tc>
          <w:tcPr>
            <w:tcW w:w="2785" w:type="dxa"/>
          </w:tcPr>
          <w:p w14:paraId="22DE72A6" w14:textId="417B842F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2.</w:t>
            </w:r>
          </w:p>
        </w:tc>
        <w:tc>
          <w:tcPr>
            <w:tcW w:w="1974" w:type="dxa"/>
          </w:tcPr>
          <w:p w14:paraId="4AE10892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136" w:type="dxa"/>
          </w:tcPr>
          <w:p w14:paraId="716F4DFE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455" w:type="dxa"/>
          </w:tcPr>
          <w:p w14:paraId="3612A0B5" w14:textId="2A49EF55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816B77" w:rsidRPr="00F11349" w14:paraId="3E9546E4" w14:textId="77777777" w:rsidTr="00816B77">
        <w:tc>
          <w:tcPr>
            <w:tcW w:w="2785" w:type="dxa"/>
          </w:tcPr>
          <w:p w14:paraId="799B8DB4" w14:textId="7BD2D920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3.</w:t>
            </w:r>
          </w:p>
        </w:tc>
        <w:tc>
          <w:tcPr>
            <w:tcW w:w="1974" w:type="dxa"/>
          </w:tcPr>
          <w:p w14:paraId="5F981C1D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136" w:type="dxa"/>
          </w:tcPr>
          <w:p w14:paraId="3DDE5ACC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455" w:type="dxa"/>
          </w:tcPr>
          <w:p w14:paraId="697B69C3" w14:textId="560FF95D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816B77" w:rsidRPr="00F11349" w14:paraId="5BC53F79" w14:textId="77777777" w:rsidTr="00816B77">
        <w:tc>
          <w:tcPr>
            <w:tcW w:w="2785" w:type="dxa"/>
          </w:tcPr>
          <w:p w14:paraId="632A3B82" w14:textId="5CCC0AAD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4.</w:t>
            </w:r>
          </w:p>
        </w:tc>
        <w:tc>
          <w:tcPr>
            <w:tcW w:w="1974" w:type="dxa"/>
          </w:tcPr>
          <w:p w14:paraId="6639E628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136" w:type="dxa"/>
          </w:tcPr>
          <w:p w14:paraId="4E5B5F63" w14:textId="77777777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455" w:type="dxa"/>
          </w:tcPr>
          <w:p w14:paraId="563F7701" w14:textId="164E212C" w:rsidR="00816B77" w:rsidRPr="00F11349" w:rsidRDefault="00816B77" w:rsidP="00816B77">
            <w:pPr>
              <w:rPr>
                <w:rFonts w:ascii="Palatino Linotype" w:hAnsi="Palatino Linotype"/>
                <w:lang w:val="fr-CA"/>
              </w:rPr>
            </w:pPr>
          </w:p>
        </w:tc>
      </w:tr>
    </w:tbl>
    <w:p w14:paraId="6CE8E2E2" w14:textId="77777777" w:rsidR="00FD1B01" w:rsidRPr="00F11349" w:rsidRDefault="00FD1B01">
      <w:pPr>
        <w:rPr>
          <w:rFonts w:ascii="Palatino Linotype" w:hAnsi="Palatino Linotype"/>
          <w:lang w:val="fr-CA"/>
        </w:rPr>
      </w:pPr>
    </w:p>
    <w:p w14:paraId="3D1903D7" w14:textId="4F0BEB39" w:rsidR="00380049" w:rsidRPr="00F11349" w:rsidRDefault="00380049" w:rsidP="00AD2D92">
      <w:pPr>
        <w:rPr>
          <w:rFonts w:ascii="Palatino Linotype" w:hAnsi="Palatino Linotype"/>
          <w:b/>
          <w:bCs/>
          <w:lang w:val="fr-CA"/>
        </w:rPr>
      </w:pPr>
      <w:bookmarkStart w:id="0" w:name="_Hlk69115019"/>
      <w:bookmarkStart w:id="1" w:name="_Hlk68616341"/>
      <w:bookmarkStart w:id="2" w:name="_Hlk69114942"/>
      <w:r w:rsidRPr="00F11349">
        <w:rPr>
          <w:rFonts w:ascii="Palatino Linotype" w:hAnsi="Palatino Linotype"/>
          <w:b/>
          <w:bCs/>
          <w:lang w:val="fr-CA"/>
        </w:rPr>
        <w:t xml:space="preserve">III. </w:t>
      </w:r>
      <w:r w:rsidR="00AD2D92" w:rsidRPr="00F11349">
        <w:rPr>
          <w:rFonts w:ascii="Palatino Linotype" w:hAnsi="Palatino Linotype"/>
          <w:b/>
          <w:bCs/>
          <w:lang w:val="fr-CA"/>
        </w:rPr>
        <w:t>Les considérations pour l’interview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10 points)</w:t>
      </w:r>
    </w:p>
    <w:p w14:paraId="58CAEA8C" w14:textId="174BD29C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Identifiez des </w:t>
      </w:r>
      <w:bookmarkEnd w:id="0"/>
      <w:r w:rsidR="00AD2D92" w:rsidRPr="00F11349">
        <w:rPr>
          <w:rFonts w:ascii="Palatino Linotype" w:hAnsi="Palatino Linotype"/>
          <w:lang w:val="fr-CA"/>
        </w:rPr>
        <w:t xml:space="preserve">barrières culturelles/socio-économiques </w:t>
      </w:r>
      <w:r w:rsidRPr="00F11349">
        <w:rPr>
          <w:rFonts w:ascii="Palatino Linotype" w:hAnsi="Palatino Linotype"/>
          <w:lang w:val="fr-CA"/>
        </w:rPr>
        <w:t xml:space="preserve">qui existent </w:t>
      </w:r>
      <w:r w:rsidR="00AD2D92" w:rsidRPr="00F11349">
        <w:rPr>
          <w:rFonts w:ascii="Palatino Linotype" w:hAnsi="Palatino Linotype"/>
          <w:lang w:val="fr-CA"/>
        </w:rPr>
        <w:t>entre le chercheur</w:t>
      </w:r>
      <w:r w:rsidRPr="00F11349">
        <w:rPr>
          <w:rFonts w:ascii="Palatino Linotype" w:hAnsi="Palatino Linotype"/>
          <w:lang w:val="fr-CA"/>
        </w:rPr>
        <w:t xml:space="preserve"> (vous)</w:t>
      </w:r>
      <w:r w:rsidR="00AD2D92" w:rsidRPr="00F11349">
        <w:rPr>
          <w:rFonts w:ascii="Palatino Linotype" w:hAnsi="Palatino Linotype"/>
          <w:lang w:val="fr-CA"/>
        </w:rPr>
        <w:t xml:space="preserve"> et </w:t>
      </w:r>
      <w:r w:rsidRPr="00F11349">
        <w:rPr>
          <w:rFonts w:ascii="Palatino Linotype" w:hAnsi="Palatino Linotype"/>
          <w:lang w:val="fr-CA"/>
        </w:rPr>
        <w:t>les</w:t>
      </w:r>
      <w:r w:rsidR="00AD2D92" w:rsidRPr="00F11349">
        <w:rPr>
          <w:rFonts w:ascii="Palatino Linotype" w:hAnsi="Palatino Linotype"/>
          <w:lang w:val="fr-CA"/>
        </w:rPr>
        <w:t xml:space="preserve"> personne</w:t>
      </w:r>
      <w:r w:rsidR="00FD6834" w:rsidRPr="00F11349">
        <w:rPr>
          <w:rFonts w:ascii="Palatino Linotype" w:hAnsi="Palatino Linotype"/>
          <w:lang w:val="fr-CA"/>
        </w:rPr>
        <w:t>s</w:t>
      </w:r>
      <w:r w:rsidR="00AD2D92" w:rsidRPr="00F11349">
        <w:rPr>
          <w:rFonts w:ascii="Palatino Linotype" w:hAnsi="Palatino Linotype"/>
          <w:lang w:val="fr-CA"/>
        </w:rPr>
        <w:t xml:space="preserve"> </w:t>
      </w:r>
      <w:r w:rsidRPr="00F11349">
        <w:rPr>
          <w:rFonts w:ascii="Palatino Linotype" w:hAnsi="Palatino Linotype"/>
          <w:lang w:val="fr-CA"/>
        </w:rPr>
        <w:t>à interroger.</w:t>
      </w:r>
    </w:p>
    <w:p w14:paraId="15DECEC5" w14:textId="77777777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19E32CD9" w14:textId="144C346D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Identifiez les difficultés potentielles d’accès aux personnes à interroger.</w:t>
      </w:r>
    </w:p>
    <w:p w14:paraId="18B03861" w14:textId="77777777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08278F1C" w14:textId="483DFFD5" w:rsidR="00AD2D92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Identifier les</w:t>
      </w:r>
      <w:r w:rsidR="00AD2D92" w:rsidRPr="00F11349">
        <w:rPr>
          <w:rFonts w:ascii="Palatino Linotype" w:hAnsi="Palatino Linotype"/>
          <w:lang w:val="fr-CA"/>
        </w:rPr>
        <w:t xml:space="preserve"> préjugés potentiels</w:t>
      </w:r>
      <w:r w:rsidRPr="00F11349">
        <w:rPr>
          <w:rFonts w:ascii="Palatino Linotype" w:hAnsi="Palatino Linotype"/>
          <w:lang w:val="fr-CA"/>
        </w:rPr>
        <w:t xml:space="preserve"> que peuvent avoir les personnes à interroger. </w:t>
      </w:r>
    </w:p>
    <w:p w14:paraId="51CD6865" w14:textId="77777777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5D9588E1" w14:textId="13B470F5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Quelle application mobile utiliserez-vous pour l’enregistrement? Avez-vous fait un essai de cette application? </w:t>
      </w:r>
    </w:p>
    <w:p w14:paraId="0C5E1DDB" w14:textId="11AC0C8A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1069C388" w14:textId="3A2EB559" w:rsidR="00380049" w:rsidRPr="00F11349" w:rsidRDefault="00380049" w:rsidP="00AD2D92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>IV. Les considérations en lien avec la gestion des informations et l’archivage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10 points)</w:t>
      </w:r>
    </w:p>
    <w:p w14:paraId="5F247958" w14:textId="07058B92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Où allez-vous sauvegarder les fichiers sonores une fois les interviews terminés (minimum deux endroits) :</w:t>
      </w:r>
    </w:p>
    <w:p w14:paraId="7AC815E9" w14:textId="3AB08369" w:rsidR="00380049" w:rsidRPr="00F11349" w:rsidRDefault="00380049" w:rsidP="00AD2D9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a.</w:t>
      </w:r>
    </w:p>
    <w:p w14:paraId="20AE190E" w14:textId="7CA5E3D0" w:rsidR="00380049" w:rsidRPr="00F11349" w:rsidRDefault="00380049" w:rsidP="00AD2D9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b.</w:t>
      </w:r>
    </w:p>
    <w:p w14:paraId="6AAFF081" w14:textId="597F437A" w:rsidR="00380049" w:rsidRPr="00F11349" w:rsidRDefault="009B2322" w:rsidP="00AD2D9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c.</w:t>
      </w:r>
    </w:p>
    <w:p w14:paraId="762243FF" w14:textId="4F28DC18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Qui aura une copie des fichiers sonores?</w:t>
      </w:r>
      <w:r w:rsidR="009B2322" w:rsidRPr="00F11349">
        <w:rPr>
          <w:rFonts w:ascii="Palatino Linotype" w:hAnsi="Palatino Linotype"/>
          <w:lang w:val="fr-CA"/>
        </w:rPr>
        <w:t xml:space="preserve"> (si vous avez la permission de la personne interrogée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2667"/>
        <w:gridCol w:w="2601"/>
      </w:tblGrid>
      <w:tr w:rsidR="00FF3461" w:rsidRPr="00F11349" w14:paraId="46CCE637" w14:textId="77777777" w:rsidTr="00FF3461">
        <w:tc>
          <w:tcPr>
            <w:tcW w:w="2515" w:type="dxa"/>
          </w:tcPr>
          <w:p w14:paraId="05AFFFA4" w14:textId="1937872F" w:rsidR="00FF3461" w:rsidRPr="00F11349" w:rsidRDefault="00FF3461" w:rsidP="00256C38">
            <w:pPr>
              <w:rPr>
                <w:rFonts w:ascii="Palatino Linotype" w:hAnsi="Palatino Linotype"/>
                <w:b/>
                <w:bCs/>
                <w:lang w:val="fr-CA"/>
              </w:rPr>
            </w:pPr>
            <w:r w:rsidRPr="00F11349">
              <w:rPr>
                <w:rFonts w:ascii="Palatino Linotype" w:hAnsi="Palatino Linotype"/>
                <w:b/>
                <w:bCs/>
                <w:lang w:val="fr-CA"/>
              </w:rPr>
              <w:t>FICHIERS SONORES</w:t>
            </w:r>
          </w:p>
        </w:tc>
        <w:tc>
          <w:tcPr>
            <w:tcW w:w="2667" w:type="dxa"/>
          </w:tcPr>
          <w:p w14:paraId="3777873F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Personne-contact</w:t>
            </w:r>
          </w:p>
        </w:tc>
        <w:tc>
          <w:tcPr>
            <w:tcW w:w="2601" w:type="dxa"/>
          </w:tcPr>
          <w:p w14:paraId="7F8C5CB1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Coordonnées personne-contact</w:t>
            </w:r>
          </w:p>
        </w:tc>
      </w:tr>
      <w:tr w:rsidR="00FF3461" w:rsidRPr="00F11349" w14:paraId="52FFB06B" w14:textId="77777777" w:rsidTr="00FF3461">
        <w:tc>
          <w:tcPr>
            <w:tcW w:w="2515" w:type="dxa"/>
          </w:tcPr>
          <w:p w14:paraId="3DA8A5D2" w14:textId="178082EC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Bibliothèque université</w:t>
            </w:r>
          </w:p>
        </w:tc>
        <w:tc>
          <w:tcPr>
            <w:tcW w:w="2667" w:type="dxa"/>
          </w:tcPr>
          <w:p w14:paraId="501A88B3" w14:textId="264DE8FE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601" w:type="dxa"/>
          </w:tcPr>
          <w:p w14:paraId="24FB2D25" w14:textId="33177771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FF3461" w:rsidRPr="00F11349" w14:paraId="4916AA98" w14:textId="77777777" w:rsidTr="00FF3461">
        <w:tc>
          <w:tcPr>
            <w:tcW w:w="2515" w:type="dxa"/>
          </w:tcPr>
          <w:p w14:paraId="361FD9C1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Autre archive</w:t>
            </w:r>
          </w:p>
        </w:tc>
        <w:tc>
          <w:tcPr>
            <w:tcW w:w="2667" w:type="dxa"/>
          </w:tcPr>
          <w:p w14:paraId="2B71FC4B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601" w:type="dxa"/>
          </w:tcPr>
          <w:p w14:paraId="4EE883D7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FF3461" w:rsidRPr="00F11349" w14:paraId="69D0AB46" w14:textId="77777777" w:rsidTr="00FF3461">
        <w:tc>
          <w:tcPr>
            <w:tcW w:w="2515" w:type="dxa"/>
          </w:tcPr>
          <w:p w14:paraId="059B5ABF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Famille du sujet</w:t>
            </w:r>
          </w:p>
        </w:tc>
        <w:tc>
          <w:tcPr>
            <w:tcW w:w="2667" w:type="dxa"/>
          </w:tcPr>
          <w:p w14:paraId="42E01C63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601" w:type="dxa"/>
          </w:tcPr>
          <w:p w14:paraId="2AADD4FD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FF3461" w:rsidRPr="00F11349" w14:paraId="37754F4D" w14:textId="77777777" w:rsidTr="00FF3461">
        <w:tc>
          <w:tcPr>
            <w:tcW w:w="2515" w:type="dxa"/>
          </w:tcPr>
          <w:p w14:paraId="05479392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Vous-même</w:t>
            </w:r>
          </w:p>
        </w:tc>
        <w:tc>
          <w:tcPr>
            <w:tcW w:w="2667" w:type="dxa"/>
          </w:tcPr>
          <w:p w14:paraId="0565F23C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601" w:type="dxa"/>
          </w:tcPr>
          <w:p w14:paraId="330A914F" w14:textId="77777777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</w:tbl>
    <w:p w14:paraId="7BAC06C2" w14:textId="29085E18" w:rsidR="00FD6834" w:rsidRPr="00F11349" w:rsidRDefault="00FD6834">
      <w:pPr>
        <w:rPr>
          <w:rFonts w:ascii="Palatino Linotype" w:hAnsi="Palatino Linotype"/>
          <w:lang w:val="fr-CA"/>
        </w:rPr>
      </w:pPr>
    </w:p>
    <w:p w14:paraId="1CEF169A" w14:textId="6FA3D840" w:rsidR="00380049" w:rsidRPr="00F11349" w:rsidRDefault="00380049" w:rsidP="00380049">
      <w:pPr>
        <w:pStyle w:val="ListParagraph"/>
        <w:numPr>
          <w:ilvl w:val="0"/>
          <w:numId w:val="3"/>
        </w:numPr>
        <w:ind w:left="0"/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Qui aura une copie (en dure et/ou en numérique) de la biographie à la fin du projet?</w:t>
      </w:r>
    </w:p>
    <w:tbl>
      <w:tblPr>
        <w:tblStyle w:val="TableGrid"/>
        <w:tblW w:w="9112" w:type="dxa"/>
        <w:tblLook w:val="04A0" w:firstRow="1" w:lastRow="0" w:firstColumn="1" w:lastColumn="0" w:noHBand="0" w:noVBand="1"/>
      </w:tblPr>
      <w:tblGrid>
        <w:gridCol w:w="2209"/>
        <w:gridCol w:w="1058"/>
        <w:gridCol w:w="1344"/>
        <w:gridCol w:w="2170"/>
        <w:gridCol w:w="2331"/>
      </w:tblGrid>
      <w:tr w:rsidR="00380049" w:rsidRPr="00F11349" w14:paraId="2E353241" w14:textId="77777777" w:rsidTr="00FF3461">
        <w:tc>
          <w:tcPr>
            <w:tcW w:w="2232" w:type="dxa"/>
          </w:tcPr>
          <w:p w14:paraId="5906858D" w14:textId="09D37865" w:rsidR="00380049" w:rsidRPr="00F11349" w:rsidRDefault="00380049" w:rsidP="00380049">
            <w:pPr>
              <w:rPr>
                <w:rFonts w:ascii="Palatino Linotype" w:hAnsi="Palatino Linotype"/>
                <w:b/>
                <w:bCs/>
                <w:lang w:val="fr-CA"/>
              </w:rPr>
            </w:pPr>
            <w:r w:rsidRPr="00F11349">
              <w:rPr>
                <w:rFonts w:ascii="Palatino Linotype" w:hAnsi="Palatino Linotype"/>
                <w:b/>
                <w:bCs/>
                <w:lang w:val="fr-CA"/>
              </w:rPr>
              <w:t>BIOGRAPHIE</w:t>
            </w:r>
          </w:p>
        </w:tc>
        <w:tc>
          <w:tcPr>
            <w:tcW w:w="1073" w:type="dxa"/>
          </w:tcPr>
          <w:p w14:paraId="6A3E4FE1" w14:textId="56A4CDCC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Dure</w:t>
            </w:r>
          </w:p>
        </w:tc>
        <w:tc>
          <w:tcPr>
            <w:tcW w:w="1227" w:type="dxa"/>
          </w:tcPr>
          <w:p w14:paraId="738B6CE3" w14:textId="0132574A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Numérique</w:t>
            </w:r>
          </w:p>
        </w:tc>
        <w:tc>
          <w:tcPr>
            <w:tcW w:w="2213" w:type="dxa"/>
          </w:tcPr>
          <w:p w14:paraId="009FE928" w14:textId="5DAD122A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Personne-contact</w:t>
            </w:r>
          </w:p>
        </w:tc>
        <w:tc>
          <w:tcPr>
            <w:tcW w:w="2367" w:type="dxa"/>
          </w:tcPr>
          <w:p w14:paraId="46DD2DDC" w14:textId="480FA11B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Coordonnées personne-contact</w:t>
            </w:r>
          </w:p>
        </w:tc>
      </w:tr>
      <w:tr w:rsidR="00FF3461" w:rsidRPr="00F11349" w14:paraId="750EF528" w14:textId="77777777" w:rsidTr="00FF3461">
        <w:tc>
          <w:tcPr>
            <w:tcW w:w="2232" w:type="dxa"/>
          </w:tcPr>
          <w:p w14:paraId="72C221FF" w14:textId="06FFCC17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Bibliothèque université</w:t>
            </w:r>
          </w:p>
        </w:tc>
        <w:tc>
          <w:tcPr>
            <w:tcW w:w="1073" w:type="dxa"/>
          </w:tcPr>
          <w:p w14:paraId="1C9F2D53" w14:textId="77777777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1227" w:type="dxa"/>
          </w:tcPr>
          <w:p w14:paraId="219A7C08" w14:textId="77777777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213" w:type="dxa"/>
          </w:tcPr>
          <w:p w14:paraId="1BC82E8A" w14:textId="1E454CB3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367" w:type="dxa"/>
          </w:tcPr>
          <w:p w14:paraId="3E94FF32" w14:textId="2629DC4B" w:rsidR="00FF3461" w:rsidRPr="00F11349" w:rsidRDefault="00FF3461" w:rsidP="00FF3461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380049" w:rsidRPr="00F11349" w14:paraId="7A795B63" w14:textId="4F6B1460" w:rsidTr="00FF3461">
        <w:tc>
          <w:tcPr>
            <w:tcW w:w="2232" w:type="dxa"/>
          </w:tcPr>
          <w:p w14:paraId="1F722EC7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Autre archive</w:t>
            </w:r>
          </w:p>
        </w:tc>
        <w:tc>
          <w:tcPr>
            <w:tcW w:w="1073" w:type="dxa"/>
          </w:tcPr>
          <w:p w14:paraId="21F6D9B7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1227" w:type="dxa"/>
          </w:tcPr>
          <w:p w14:paraId="1F96D73F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213" w:type="dxa"/>
          </w:tcPr>
          <w:p w14:paraId="58520BD2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367" w:type="dxa"/>
          </w:tcPr>
          <w:p w14:paraId="59F97EFD" w14:textId="69AE21C2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380049" w:rsidRPr="00F11349" w14:paraId="39327969" w14:textId="5389A120" w:rsidTr="00FF3461">
        <w:tc>
          <w:tcPr>
            <w:tcW w:w="2232" w:type="dxa"/>
          </w:tcPr>
          <w:p w14:paraId="1CB3CFAA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Famille du sujet</w:t>
            </w:r>
          </w:p>
        </w:tc>
        <w:tc>
          <w:tcPr>
            <w:tcW w:w="1073" w:type="dxa"/>
          </w:tcPr>
          <w:p w14:paraId="3F58562C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1227" w:type="dxa"/>
          </w:tcPr>
          <w:p w14:paraId="4FA778F2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213" w:type="dxa"/>
          </w:tcPr>
          <w:p w14:paraId="2D7C9530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367" w:type="dxa"/>
          </w:tcPr>
          <w:p w14:paraId="61F73412" w14:textId="5E9C4E81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380049" w:rsidRPr="00F11349" w14:paraId="249D633F" w14:textId="63958282" w:rsidTr="00FF3461">
        <w:tc>
          <w:tcPr>
            <w:tcW w:w="2232" w:type="dxa"/>
          </w:tcPr>
          <w:p w14:paraId="60688403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Vous-même</w:t>
            </w:r>
          </w:p>
        </w:tc>
        <w:tc>
          <w:tcPr>
            <w:tcW w:w="1073" w:type="dxa"/>
          </w:tcPr>
          <w:p w14:paraId="7390EFAA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1227" w:type="dxa"/>
          </w:tcPr>
          <w:p w14:paraId="7EDCE254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213" w:type="dxa"/>
          </w:tcPr>
          <w:p w14:paraId="4560A226" w14:textId="77777777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367" w:type="dxa"/>
          </w:tcPr>
          <w:p w14:paraId="79BCAB9C" w14:textId="1F74229D" w:rsidR="00380049" w:rsidRPr="00F11349" w:rsidRDefault="00380049" w:rsidP="00380049">
            <w:pPr>
              <w:rPr>
                <w:rFonts w:ascii="Palatino Linotype" w:hAnsi="Palatino Linotype"/>
                <w:lang w:val="fr-CA"/>
              </w:rPr>
            </w:pPr>
          </w:p>
        </w:tc>
      </w:tr>
    </w:tbl>
    <w:p w14:paraId="61EA76F7" w14:textId="15FAC5B5" w:rsidR="00380049" w:rsidRPr="00F11349" w:rsidRDefault="00380049" w:rsidP="00AD2D92">
      <w:pPr>
        <w:rPr>
          <w:rFonts w:ascii="Palatino Linotype" w:hAnsi="Palatino Linotype"/>
          <w:lang w:val="fr-CA"/>
        </w:rPr>
      </w:pPr>
    </w:p>
    <w:p w14:paraId="0EF8CF78" w14:textId="5A846713" w:rsidR="009B2322" w:rsidRPr="00F11349" w:rsidRDefault="009B2322" w:rsidP="009B2322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>V. Chronogramme détaillé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5 points)</w:t>
      </w:r>
    </w:p>
    <w:p w14:paraId="07301351" w14:textId="4CC652A2" w:rsidR="002A2172" w:rsidRPr="00F11349" w:rsidRDefault="009B2322" w:rsidP="00AD2D9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Dressez un chronogramme détaillé de votre projet (la prise de contact avec les personnes à interroger, les interviews, la transcription, l’analyse, la rédaction, les corrections, la soumiss</w:t>
      </w:r>
      <w:r w:rsidR="009D1C03" w:rsidRPr="00F11349">
        <w:rPr>
          <w:rFonts w:ascii="Palatino Linotype" w:hAnsi="Palatino Linotype"/>
          <w:lang w:val="fr-CA"/>
        </w:rPr>
        <w:t>ion</w:t>
      </w:r>
      <w:r w:rsidRPr="00F11349">
        <w:rPr>
          <w:rFonts w:ascii="Palatino Linotype" w:hAnsi="Palatino Linotype"/>
          <w:lang w:val="fr-CA"/>
        </w:rPr>
        <w:t xml:space="preserve"> au DIBICA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95"/>
        <w:gridCol w:w="2737"/>
        <w:gridCol w:w="2737"/>
      </w:tblGrid>
      <w:tr w:rsidR="009B2322" w:rsidRPr="00F11349" w14:paraId="600B53BB" w14:textId="5D0D0845" w:rsidTr="009B2322">
        <w:tc>
          <w:tcPr>
            <w:tcW w:w="3595" w:type="dxa"/>
          </w:tcPr>
          <w:bookmarkEnd w:id="1"/>
          <w:bookmarkEnd w:id="2"/>
          <w:p w14:paraId="67F3888C" w14:textId="65E51D14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Tâche</w:t>
            </w:r>
          </w:p>
        </w:tc>
        <w:tc>
          <w:tcPr>
            <w:tcW w:w="2737" w:type="dxa"/>
          </w:tcPr>
          <w:p w14:paraId="04CA4D7C" w14:textId="1ACBC79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Date</w:t>
            </w:r>
          </w:p>
        </w:tc>
        <w:tc>
          <w:tcPr>
            <w:tcW w:w="2737" w:type="dxa"/>
          </w:tcPr>
          <w:p w14:paraId="58032D23" w14:textId="0A9463D5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Commentaires</w:t>
            </w:r>
          </w:p>
        </w:tc>
      </w:tr>
      <w:tr w:rsidR="009B2322" w:rsidRPr="00F11349" w14:paraId="7ADBEC78" w14:textId="77777777" w:rsidTr="009B2322">
        <w:tc>
          <w:tcPr>
            <w:tcW w:w="3595" w:type="dxa"/>
          </w:tcPr>
          <w:p w14:paraId="600031A2" w14:textId="77777777" w:rsidR="009B2322" w:rsidRPr="00F11349" w:rsidRDefault="009B2322" w:rsidP="00F9034C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Prise de contact famille du sujet (sources)</w:t>
            </w:r>
          </w:p>
        </w:tc>
        <w:tc>
          <w:tcPr>
            <w:tcW w:w="2737" w:type="dxa"/>
          </w:tcPr>
          <w:p w14:paraId="027CEBE5" w14:textId="77777777" w:rsidR="009B2322" w:rsidRPr="00F11349" w:rsidRDefault="009B2322" w:rsidP="00F9034C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0D727414" w14:textId="77777777" w:rsidR="009B2322" w:rsidRPr="00F11349" w:rsidRDefault="009B2322" w:rsidP="00F9034C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597F739B" w14:textId="0CE76B0A" w:rsidTr="009B2322">
        <w:tc>
          <w:tcPr>
            <w:tcW w:w="3595" w:type="dxa"/>
          </w:tcPr>
          <w:p w14:paraId="5F4E25C3" w14:textId="2519AD91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Prise de contact personnes à interroger</w:t>
            </w:r>
          </w:p>
        </w:tc>
        <w:tc>
          <w:tcPr>
            <w:tcW w:w="2737" w:type="dxa"/>
          </w:tcPr>
          <w:p w14:paraId="540B8879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25021183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123E1440" w14:textId="500EF486" w:rsidTr="009B2322">
        <w:tc>
          <w:tcPr>
            <w:tcW w:w="3595" w:type="dxa"/>
          </w:tcPr>
          <w:p w14:paraId="0A06117C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Interviews</w:t>
            </w:r>
          </w:p>
          <w:p w14:paraId="5D27D9D4" w14:textId="3B0D586D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5CDC8097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68C7A09A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5F4D7872" w14:textId="4D6931AD" w:rsidTr="009B2322">
        <w:tc>
          <w:tcPr>
            <w:tcW w:w="3595" w:type="dxa"/>
          </w:tcPr>
          <w:p w14:paraId="25C001D9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Transcription</w:t>
            </w:r>
          </w:p>
          <w:p w14:paraId="28503897" w14:textId="25D98B41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2897B6D3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57A38BBE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50D33856" w14:textId="77777777" w:rsidTr="009B2322">
        <w:tc>
          <w:tcPr>
            <w:tcW w:w="3595" w:type="dxa"/>
          </w:tcPr>
          <w:p w14:paraId="59221205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Analyse</w:t>
            </w:r>
          </w:p>
          <w:p w14:paraId="681F244E" w14:textId="5213B560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0DC0A85E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3307E46F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376BD379" w14:textId="77777777" w:rsidTr="009B2322">
        <w:tc>
          <w:tcPr>
            <w:tcW w:w="3595" w:type="dxa"/>
          </w:tcPr>
          <w:p w14:paraId="04E7F4EE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Rédaction</w:t>
            </w:r>
          </w:p>
          <w:p w14:paraId="708E1FCB" w14:textId="0B1A241C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1766A775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5832FEF5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7F540F95" w14:textId="77777777" w:rsidTr="009B2322">
        <w:tc>
          <w:tcPr>
            <w:tcW w:w="3595" w:type="dxa"/>
          </w:tcPr>
          <w:p w14:paraId="2A125D9C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 xml:space="preserve">Soumission </w:t>
            </w:r>
            <w:r w:rsidR="00FF3461" w:rsidRPr="00F11349">
              <w:rPr>
                <w:rFonts w:ascii="Palatino Linotype" w:hAnsi="Palatino Linotype"/>
                <w:lang w:val="fr-CA"/>
              </w:rPr>
              <w:t>au professeur</w:t>
            </w:r>
          </w:p>
          <w:p w14:paraId="1F89C170" w14:textId="4852C312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02CEB830" w14:textId="73F539B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4F7CBC63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65FB6D67" w14:textId="77777777" w:rsidTr="009B2322">
        <w:tc>
          <w:tcPr>
            <w:tcW w:w="3595" w:type="dxa"/>
          </w:tcPr>
          <w:p w14:paraId="50D45774" w14:textId="36578AB2" w:rsidR="009B2322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Révisions</w:t>
            </w:r>
          </w:p>
          <w:p w14:paraId="479D756F" w14:textId="1D9DFBDF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7EAEF07F" w14:textId="21B42A14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184D3BCA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  <w:tr w:rsidR="009B2322" w:rsidRPr="00F11349" w14:paraId="2FC84A01" w14:textId="77777777" w:rsidTr="009B2322">
        <w:tc>
          <w:tcPr>
            <w:tcW w:w="3595" w:type="dxa"/>
          </w:tcPr>
          <w:p w14:paraId="1592B07B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  <w:r w:rsidRPr="00F11349">
              <w:rPr>
                <w:rFonts w:ascii="Palatino Linotype" w:hAnsi="Palatino Linotype"/>
                <w:lang w:val="fr-CA"/>
              </w:rPr>
              <w:t>Soumission au DIBICA</w:t>
            </w:r>
          </w:p>
          <w:p w14:paraId="7D5EBE7B" w14:textId="7D2BD4E1" w:rsidR="00FF3461" w:rsidRPr="00F11349" w:rsidRDefault="00FF3461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36BE6CA5" w14:textId="17BEF9D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  <w:tc>
          <w:tcPr>
            <w:tcW w:w="2737" w:type="dxa"/>
          </w:tcPr>
          <w:p w14:paraId="425AC870" w14:textId="77777777" w:rsidR="009B2322" w:rsidRPr="00F11349" w:rsidRDefault="009B2322" w:rsidP="00256C38">
            <w:pPr>
              <w:rPr>
                <w:rFonts w:ascii="Palatino Linotype" w:hAnsi="Palatino Linotype"/>
                <w:lang w:val="fr-CA"/>
              </w:rPr>
            </w:pPr>
          </w:p>
        </w:tc>
      </w:tr>
    </w:tbl>
    <w:p w14:paraId="4BB06DD6" w14:textId="77777777" w:rsidR="002A2172" w:rsidRPr="00F11349" w:rsidRDefault="002A2172">
      <w:pPr>
        <w:rPr>
          <w:rFonts w:ascii="Palatino Linotype" w:hAnsi="Palatino Linotype"/>
          <w:lang w:val="fr-CA"/>
        </w:rPr>
      </w:pPr>
    </w:p>
    <w:p w14:paraId="568FCF65" w14:textId="6C053A15" w:rsidR="002A2172" w:rsidRPr="00F11349" w:rsidRDefault="009B2322">
      <w:pPr>
        <w:rPr>
          <w:rFonts w:ascii="Palatino Linotype" w:hAnsi="Palatino Linotype"/>
          <w:b/>
          <w:bCs/>
          <w:lang w:val="fr-CA"/>
        </w:rPr>
      </w:pPr>
      <w:r w:rsidRPr="00F11349">
        <w:rPr>
          <w:rFonts w:ascii="Palatino Linotype" w:hAnsi="Palatino Linotype"/>
          <w:b/>
          <w:bCs/>
          <w:lang w:val="fr-CA"/>
        </w:rPr>
        <w:t>VI. Questionnaire</w:t>
      </w:r>
      <w:r w:rsidR="00FD6834" w:rsidRPr="00F11349">
        <w:rPr>
          <w:rFonts w:ascii="Palatino Linotype" w:hAnsi="Palatino Linotype"/>
          <w:b/>
          <w:bCs/>
          <w:lang w:val="fr-CA"/>
        </w:rPr>
        <w:t xml:space="preserve"> (40 points)</w:t>
      </w:r>
    </w:p>
    <w:p w14:paraId="32CB6B18" w14:textId="77777777" w:rsidR="00202522" w:rsidRPr="00F11349" w:rsidRDefault="009B2322" w:rsidP="0020252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Dresser une liste </w:t>
      </w:r>
      <w:r w:rsidR="00202522" w:rsidRPr="00F11349">
        <w:rPr>
          <w:rFonts w:ascii="Palatino Linotype" w:hAnsi="Palatino Linotype"/>
          <w:lang w:val="fr-CA"/>
        </w:rPr>
        <w:t>d</w:t>
      </w:r>
      <w:r w:rsidRPr="00F11349">
        <w:rPr>
          <w:rFonts w:ascii="Palatino Linotype" w:hAnsi="Palatino Linotype"/>
          <w:lang w:val="fr-CA"/>
        </w:rPr>
        <w:t xml:space="preserve">es questions que vous allez poser aux personnes à interroger. </w:t>
      </w:r>
    </w:p>
    <w:p w14:paraId="4686E391" w14:textId="32B88D81" w:rsidR="00202522" w:rsidRPr="00F11349" w:rsidRDefault="009B2322" w:rsidP="00202522">
      <w:pPr>
        <w:pStyle w:val="ListParagraph"/>
        <w:numPr>
          <w:ilvl w:val="0"/>
          <w:numId w:val="4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I</w:t>
      </w:r>
      <w:r w:rsidR="002A2172" w:rsidRPr="00F11349">
        <w:rPr>
          <w:rFonts w:ascii="Palatino Linotype" w:hAnsi="Palatino Linotype"/>
          <w:lang w:val="fr-CA"/>
        </w:rPr>
        <w:t>nspire</w:t>
      </w:r>
      <w:r w:rsidR="00FD6834" w:rsidRPr="00F11349">
        <w:rPr>
          <w:rFonts w:ascii="Palatino Linotype" w:hAnsi="Palatino Linotype"/>
          <w:lang w:val="fr-CA"/>
        </w:rPr>
        <w:t>z</w:t>
      </w:r>
      <w:r w:rsidR="002A2172" w:rsidRPr="00F11349">
        <w:rPr>
          <w:rFonts w:ascii="Palatino Linotype" w:hAnsi="Palatino Linotype"/>
          <w:lang w:val="fr-CA"/>
        </w:rPr>
        <w:t xml:space="preserve">-vous des pages </w:t>
      </w:r>
      <w:r w:rsidRPr="00F11349">
        <w:rPr>
          <w:rFonts w:ascii="Palatino Linotype" w:hAnsi="Palatino Linotype"/>
          <w:lang w:val="fr-CA"/>
        </w:rPr>
        <w:t>5 à 8</w:t>
      </w:r>
      <w:r w:rsidR="00B36451" w:rsidRPr="00F11349">
        <w:rPr>
          <w:rFonts w:ascii="Palatino Linotype" w:hAnsi="Palatino Linotype"/>
          <w:lang w:val="fr-CA"/>
        </w:rPr>
        <w:t xml:space="preserve"> du Manuel DIBICA</w:t>
      </w:r>
      <w:r w:rsidR="00FF3461" w:rsidRPr="00F11349">
        <w:rPr>
          <w:rFonts w:ascii="Palatino Linotype" w:hAnsi="Palatino Linotype"/>
          <w:lang w:val="fr-CA"/>
        </w:rPr>
        <w:t xml:space="preserve"> (</w:t>
      </w:r>
      <w:hyperlink r:id="rId7" w:history="1">
        <w:r w:rsidR="00163E04" w:rsidRPr="00F11349">
          <w:rPr>
            <w:rStyle w:val="Hyperlink"/>
            <w:rFonts w:ascii="Palatino Linotype" w:hAnsi="Palatino Linotype"/>
            <w:lang w:val="fr-CA"/>
          </w:rPr>
          <w:t>https://dacb.org/fr/connect/submit/</w:t>
        </w:r>
      </w:hyperlink>
      <w:r w:rsidR="00163E04" w:rsidRPr="00F11349">
        <w:rPr>
          <w:rFonts w:ascii="Palatino Linotype" w:hAnsi="Palatino Linotype"/>
          <w:lang w:val="fr-CA"/>
        </w:rPr>
        <w:t>)</w:t>
      </w:r>
      <w:r w:rsidRPr="00F11349">
        <w:rPr>
          <w:rFonts w:ascii="Palatino Linotype" w:hAnsi="Palatino Linotype"/>
          <w:lang w:val="fr-CA"/>
        </w:rPr>
        <w:t>.</w:t>
      </w:r>
      <w:r w:rsidR="00163E04" w:rsidRPr="00F11349">
        <w:rPr>
          <w:rFonts w:ascii="Palatino Linotype" w:hAnsi="Palatino Linotype"/>
          <w:lang w:val="fr-CA"/>
        </w:rPr>
        <w:t xml:space="preserve"> </w:t>
      </w:r>
      <w:r w:rsidRPr="00F11349">
        <w:rPr>
          <w:rFonts w:ascii="Palatino Linotype" w:hAnsi="Palatino Linotype"/>
          <w:lang w:val="fr-CA"/>
        </w:rPr>
        <w:t xml:space="preserve"> </w:t>
      </w:r>
    </w:p>
    <w:p w14:paraId="6DD97996" w14:textId="6DC19B1C" w:rsidR="00202522" w:rsidRPr="00F11349" w:rsidRDefault="009B2322" w:rsidP="00202522">
      <w:pPr>
        <w:pStyle w:val="ListParagraph"/>
        <w:numPr>
          <w:ilvl w:val="0"/>
          <w:numId w:val="4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Votre questionnaire doit compter au moins 20 questions sans compter les 4 questions de consentement (déjà inclus</w:t>
      </w:r>
      <w:r w:rsidR="003D5E71" w:rsidRPr="00F11349">
        <w:rPr>
          <w:rFonts w:ascii="Palatino Linotype" w:hAnsi="Palatino Linotype"/>
          <w:lang w:val="fr-CA"/>
        </w:rPr>
        <w:t>es</w:t>
      </w:r>
      <w:r w:rsidRPr="00F11349">
        <w:rPr>
          <w:rFonts w:ascii="Palatino Linotype" w:hAnsi="Palatino Linotype"/>
          <w:lang w:val="fr-CA"/>
        </w:rPr>
        <w:t xml:space="preserve"> ici).</w:t>
      </w:r>
      <w:r w:rsidR="00202522" w:rsidRPr="00F11349">
        <w:rPr>
          <w:rFonts w:ascii="Palatino Linotype" w:hAnsi="Palatino Linotype"/>
          <w:lang w:val="fr-CA"/>
        </w:rPr>
        <w:t xml:space="preserve"> </w:t>
      </w:r>
    </w:p>
    <w:p w14:paraId="002D8AA5" w14:textId="01EB3E92" w:rsidR="00202522" w:rsidRPr="00F11349" w:rsidRDefault="00202522" w:rsidP="00202522">
      <w:pPr>
        <w:pStyle w:val="ListParagraph"/>
        <w:numPr>
          <w:ilvl w:val="0"/>
          <w:numId w:val="4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Penser à inclure </w:t>
      </w:r>
      <w:r w:rsidRPr="00F11349">
        <w:rPr>
          <w:rFonts w:ascii="Palatino Linotype" w:hAnsi="Palatino Linotype"/>
          <w:u w:val="single"/>
          <w:lang w:val="fr-CA"/>
        </w:rPr>
        <w:t>toutes</w:t>
      </w:r>
      <w:r w:rsidRPr="00F11349">
        <w:rPr>
          <w:rFonts w:ascii="Palatino Linotype" w:hAnsi="Palatino Linotype"/>
          <w:lang w:val="fr-CA"/>
        </w:rPr>
        <w:t xml:space="preserve"> les questions que vous allez poser (y compris des questions d’informations en lien avec le nom, date de naissance, etc). </w:t>
      </w:r>
    </w:p>
    <w:p w14:paraId="4AFC3795" w14:textId="7D7CB44D" w:rsidR="00FD6834" w:rsidRPr="00F11349" w:rsidRDefault="00FD6834" w:rsidP="00F11349">
      <w:pPr>
        <w:pStyle w:val="ListParagraph"/>
        <w:numPr>
          <w:ilvl w:val="0"/>
          <w:numId w:val="4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Privilégier des questions ouvertes et neutres.</w:t>
      </w:r>
    </w:p>
    <w:p w14:paraId="5DAAFD54" w14:textId="118C35E4" w:rsidR="002A2172" w:rsidRPr="00F11349" w:rsidRDefault="00FD6834" w:rsidP="002A2172">
      <w:p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Votre q</w:t>
      </w:r>
      <w:r w:rsidR="00202522" w:rsidRPr="00F11349">
        <w:rPr>
          <w:rFonts w:ascii="Palatino Linotype" w:hAnsi="Palatino Linotype"/>
          <w:lang w:val="fr-CA"/>
        </w:rPr>
        <w:t>uestionnaire</w:t>
      </w:r>
    </w:p>
    <w:p w14:paraId="3B5D734A" w14:textId="785E819A" w:rsidR="00202522" w:rsidRPr="00F11349" w:rsidRDefault="00202522" w:rsidP="00202522">
      <w:pPr>
        <w:pStyle w:val="ListParagraph"/>
        <w:numPr>
          <w:ilvl w:val="0"/>
          <w:numId w:val="6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Est-ce que j’ai votre permission pour enregistrer cet interview? À la fin, on discutera de comment les informations récoltées lors de l’entrevue seront utilisées. Vous pourrez spécifier qu’est-ce que j’ai le droit de faire avec ce fichier sonore. Même si vous préférez que je le supprime, je respecterai votre choix.</w:t>
      </w:r>
    </w:p>
    <w:p w14:paraId="5770DDBE" w14:textId="7834F718" w:rsidR="00202522" w:rsidRPr="00F11349" w:rsidRDefault="00202522" w:rsidP="00FD6834">
      <w:pPr>
        <w:pStyle w:val="ListParagraph"/>
        <w:numPr>
          <w:ilvl w:val="0"/>
          <w:numId w:val="6"/>
        </w:numPr>
        <w:spacing w:before="240" w:line="480" w:lineRule="auto"/>
        <w:rPr>
          <w:rFonts w:ascii="Palatino Linotype" w:hAnsi="Palatino Linotype"/>
          <w:lang w:val="fr-CA"/>
        </w:rPr>
      </w:pPr>
    </w:p>
    <w:p w14:paraId="5F781008" w14:textId="22F84802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4B2A274A" w14:textId="29EF4AF8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9A3587F" w14:textId="5C1BE88E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7EA505EC" w14:textId="35B56EF8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3469657" w14:textId="0C6F02B4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729C986" w14:textId="19C7685E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D81D52B" w14:textId="11FBA1BD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7A4361F" w14:textId="7D787CFD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1BD1A08" w14:textId="125FF1FF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E9C656C" w14:textId="05D36F53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0EBA2C6" w14:textId="1B6272A9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AD044CC" w14:textId="2AD57704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62EC08CB" w14:textId="5A43A214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47CF9509" w14:textId="4D1DC646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0BE42A2B" w14:textId="0A4C589B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0F04B5BB" w14:textId="2DEFD860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57988A60" w14:textId="654C98D7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22354C43" w14:textId="29B0AC3B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63DB9AF3" w14:textId="79CC2FBE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48D47D6" w14:textId="295083D6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5EDCBE08" w14:textId="10DE6D4E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3C547B59" w14:textId="40140488" w:rsidR="00202522" w:rsidRPr="00F11349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74B036EC" w14:textId="77777777" w:rsidR="00202522" w:rsidRPr="00F11349" w:rsidRDefault="00202522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0C8CEAD" w14:textId="77777777" w:rsidR="00FD6834" w:rsidRPr="00F11349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4850A123" w14:textId="77777777" w:rsidR="00FD6834" w:rsidRPr="00F11349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12790843" w14:textId="77777777" w:rsidR="00FD6834" w:rsidRPr="00F11349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29C4AE0F" w14:textId="77777777" w:rsidR="00FD6834" w:rsidRPr="00F11349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rFonts w:ascii="Palatino Linotype" w:hAnsi="Palatino Linotype"/>
          <w:lang w:val="fr-CA"/>
        </w:rPr>
      </w:pPr>
    </w:p>
    <w:p w14:paraId="5FBCA4DB" w14:textId="252B32BF" w:rsidR="00202522" w:rsidRPr="00F11349" w:rsidRDefault="00202522" w:rsidP="00202522">
      <w:pPr>
        <w:pStyle w:val="ListParagraph"/>
        <w:numPr>
          <w:ilvl w:val="0"/>
          <w:numId w:val="6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Êtes-vous d’accord pour l’utilisation de </w:t>
      </w:r>
      <w:r w:rsidR="00FD6834" w:rsidRPr="00F11349">
        <w:rPr>
          <w:rFonts w:ascii="Palatino Linotype" w:hAnsi="Palatino Linotype"/>
          <w:lang w:val="fr-CA"/>
        </w:rPr>
        <w:t xml:space="preserve">cet </w:t>
      </w:r>
      <w:r w:rsidRPr="00F11349">
        <w:rPr>
          <w:rFonts w:ascii="Palatino Linotype" w:hAnsi="Palatino Linotype"/>
          <w:lang w:val="fr-CA"/>
        </w:rPr>
        <w:t xml:space="preserve">enregistrement comme source pour un récit de vie de __________ (nom du sujet)? </w:t>
      </w:r>
    </w:p>
    <w:p w14:paraId="05469A8A" w14:textId="77777777" w:rsidR="00FD6834" w:rsidRPr="00F11349" w:rsidRDefault="00FD6834" w:rsidP="00FD6834">
      <w:pPr>
        <w:pStyle w:val="ListParagraph"/>
        <w:rPr>
          <w:rFonts w:ascii="Palatino Linotype" w:hAnsi="Palatino Linotype"/>
          <w:lang w:val="fr-CA"/>
        </w:rPr>
      </w:pPr>
    </w:p>
    <w:p w14:paraId="132A8C19" w14:textId="77777777" w:rsidR="00FD6834" w:rsidRPr="00F11349" w:rsidRDefault="00202522" w:rsidP="00202522">
      <w:pPr>
        <w:pStyle w:val="ListParagraph"/>
        <w:numPr>
          <w:ilvl w:val="0"/>
          <w:numId w:val="6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 xml:space="preserve">Êtes-vous d’accord que je vous cite par votre nom en écrivant ce récit sur ___________ (nom du sujet)? </w:t>
      </w:r>
    </w:p>
    <w:p w14:paraId="4E0A5BBF" w14:textId="77777777" w:rsidR="00FD6834" w:rsidRPr="00F11349" w:rsidRDefault="00FD6834" w:rsidP="00FD6834">
      <w:pPr>
        <w:pStyle w:val="ListParagraph"/>
        <w:rPr>
          <w:rFonts w:ascii="Palatino Linotype" w:hAnsi="Palatino Linotype"/>
          <w:lang w:val="fr-CA"/>
        </w:rPr>
      </w:pPr>
    </w:p>
    <w:p w14:paraId="37F3EF81" w14:textId="624D6436" w:rsidR="00202522" w:rsidRPr="00F11349" w:rsidRDefault="00202522" w:rsidP="00202522">
      <w:pPr>
        <w:pStyle w:val="ListParagraph"/>
        <w:numPr>
          <w:ilvl w:val="0"/>
          <w:numId w:val="6"/>
        </w:numPr>
        <w:rPr>
          <w:rFonts w:ascii="Palatino Linotype" w:hAnsi="Palatino Linotype"/>
          <w:lang w:val="fr-CA"/>
        </w:rPr>
      </w:pPr>
      <w:r w:rsidRPr="00F11349">
        <w:rPr>
          <w:rFonts w:ascii="Palatino Linotype" w:hAnsi="Palatino Linotype"/>
          <w:lang w:val="fr-CA"/>
        </w:rPr>
        <w:t>Êtes-vous d’accord pour la conservation de cet enregistrement dans une archive accessible à tout chercheur, éventuellement sur Internet? (D’autres chercheurs pourront le consulter et le citer dans leurs recherches.)</w:t>
      </w:r>
    </w:p>
    <w:sectPr w:rsidR="00202522" w:rsidRPr="00F11349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0D1B00" w14:textId="77777777" w:rsidR="002042AA" w:rsidRDefault="002042AA" w:rsidP="00AD2D92">
      <w:pPr>
        <w:spacing w:after="0" w:line="240" w:lineRule="auto"/>
      </w:pPr>
      <w:r>
        <w:separator/>
      </w:r>
    </w:p>
  </w:endnote>
  <w:endnote w:type="continuationSeparator" w:id="0">
    <w:p w14:paraId="6F71565C" w14:textId="77777777" w:rsidR="002042AA" w:rsidRDefault="002042AA" w:rsidP="00AD2D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3BDA4A" w14:textId="1EC102B0" w:rsidR="00FD6834" w:rsidRPr="00FD6834" w:rsidRDefault="00FD6834">
    <w:pPr>
      <w:pStyle w:val="Footer"/>
      <w:rPr>
        <w:lang w:val="fr-CA"/>
      </w:rPr>
    </w:pPr>
    <w:r>
      <w:rPr>
        <w:lang w:val="fr-CA"/>
      </w:rPr>
      <w:t>Fiche de planification d’un projet d’histoire orale</w:t>
    </w:r>
    <w:r>
      <w:rPr>
        <w:lang w:val="fr-CA"/>
      </w:rPr>
      <w:tab/>
    </w:r>
    <w:r>
      <w:rPr>
        <w:lang w:val="fr-CA"/>
      </w:rPr>
      <w:tab/>
    </w:r>
    <w:r>
      <w:rPr>
        <w:lang w:val="fr-CA"/>
      </w:rPr>
      <w:fldChar w:fldCharType="begin"/>
    </w:r>
    <w:r>
      <w:rPr>
        <w:lang w:val="fr-CA"/>
      </w:rPr>
      <w:instrText xml:space="preserve"> PAGE   \* MERGEFORMAT </w:instrText>
    </w:r>
    <w:r>
      <w:rPr>
        <w:lang w:val="fr-CA"/>
      </w:rPr>
      <w:fldChar w:fldCharType="separate"/>
    </w:r>
    <w:r>
      <w:rPr>
        <w:noProof/>
        <w:lang w:val="fr-CA"/>
      </w:rPr>
      <w:t>2</w:t>
    </w:r>
    <w:r>
      <w:rPr>
        <w:lang w:val="fr-CA"/>
      </w:rPr>
      <w:fldChar w:fldCharType="end"/>
    </w:r>
    <w:r>
      <w:rPr>
        <w:lang w:val="fr-CA"/>
      </w:rPr>
      <w:t xml:space="preserve"> de </w:t>
    </w:r>
    <w:r>
      <w:rPr>
        <w:lang w:val="fr-CA"/>
      </w:rPr>
      <w:fldChar w:fldCharType="begin"/>
    </w:r>
    <w:r>
      <w:rPr>
        <w:lang w:val="fr-CA"/>
      </w:rPr>
      <w:instrText xml:space="preserve"> NUMPAGES   \* MERGEFORMAT </w:instrText>
    </w:r>
    <w:r>
      <w:rPr>
        <w:lang w:val="fr-CA"/>
      </w:rPr>
      <w:fldChar w:fldCharType="separate"/>
    </w:r>
    <w:r>
      <w:rPr>
        <w:noProof/>
        <w:lang w:val="fr-CA"/>
      </w:rPr>
      <w:t>5</w:t>
    </w:r>
    <w:r>
      <w:rPr>
        <w:lang w:val="fr-CA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B12585" w14:textId="77777777" w:rsidR="002042AA" w:rsidRDefault="002042AA" w:rsidP="00AD2D92">
      <w:pPr>
        <w:spacing w:after="0" w:line="240" w:lineRule="auto"/>
      </w:pPr>
      <w:r>
        <w:separator/>
      </w:r>
    </w:p>
  </w:footnote>
  <w:footnote w:type="continuationSeparator" w:id="0">
    <w:p w14:paraId="0529842C" w14:textId="77777777" w:rsidR="002042AA" w:rsidRDefault="002042AA" w:rsidP="00AD2D92">
      <w:pPr>
        <w:spacing w:after="0" w:line="240" w:lineRule="auto"/>
      </w:pPr>
      <w:r>
        <w:continuationSeparator/>
      </w:r>
    </w:p>
  </w:footnote>
  <w:footnote w:id="1">
    <w:p w14:paraId="2C932C2C" w14:textId="38A09D28" w:rsidR="00AD2D92" w:rsidRPr="00AD2D92" w:rsidRDefault="00AD2D92">
      <w:pPr>
        <w:pStyle w:val="FootnoteText"/>
        <w:rPr>
          <w:lang w:val="fr-CA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UK1MMK9L","properties":{"formattedCitation":"Adapt\\uc0\\u233{} de Jean-Paul Wiest, \\uc0\\u8220{}Doing Oral History: Helping Christians Tell Their Own Story,\\uc0\\u8221{} ed. Mich\\uc0\\u232{}le Sigg, 2015, 7\\uc0\\u8211{}8, https://dacb.org/resources/teaching-oral-history.pdf et de; Dictionnaire biographique des chr\\uc0\\u233{}tiens d\\uc0\\u8217{}Afrique, \\uc0\\u8220{}Manuel d\\uc0\\u8217{}instructions pour chercheurs et r\\uc0\\u233{}dacteurs,\\uc0\\u8221{} n.d., 59\\uc0\\u8211{}61, https://dacb.org/fr/connect/submit/.","plainCitation":"Adapté de Jean-Paul Wiest, “Doing Oral History: Helping Christians Tell Their Own Story,” ed. Michèle Sigg, 2015, 7–8, https://dacb.org/resources/teaching-oral-history.pdf et de; Dictionnaire biographique des chrétiens d’Afrique, “Manuel d’instructions pour chercheurs et rédacteurs,” n.d., 59–61, https://dacb.org/fr/connect/submit/.","noteIndex":1},"citationItems":[{"id":2865,"uris":["http://zotero.org/users/2680634/items/LAFMBXKL"],"uri":["http://zotero.org/users/2680634/items/LAFMBXKL"],"itemData":{"id":2865,"type":"article","title":"Doing oral history: Helping Christians Tell their Own Story","title-short":"Doing oral history","URL":"https://dacb.org/resources/teaching-oral-history.pdf","author":[{"family":"Wiest","given":"Jean-Paul"}],"editor":[{"family":"Sigg","given":"Michèle"}],"issued":{"date-parts":[["2015"]]}},"locator":"7-8","prefix":"Adapté de","suffix":"et de"},{"id":2857,"uris":["http://zotero.org/users/2680634/items/5GDIMAT5"],"uri":["http://zotero.org/users/2680634/items/5GDIMAT5"],"itemData":{"id":2857,"type":"article","language":"French","title":"Manuel d'instructions pour chercheurs et rédacteurs","URL":"https://dacb.org/fr/connect/submit/","author":[{"family":"Dictionnaire biographique des chrétiens d'Afrique","given":""}]},"locator":"59-61"}],"schema":"https://github.com/citation-style-language/schema/raw/master/csl-citation.json"} </w:instrText>
      </w:r>
      <w:r>
        <w:fldChar w:fldCharType="separate"/>
      </w:r>
      <w:r w:rsidRPr="00AD2D92">
        <w:rPr>
          <w:rFonts w:ascii="Calibri" w:hAnsi="Calibri" w:cs="Calibri"/>
          <w:szCs w:val="24"/>
        </w:rPr>
        <w:t xml:space="preserve">Adapté de Jean-Paul Wiest, “Doing Oral History: Helping Christians Tell Their Own Story,” ed. </w:t>
      </w:r>
      <w:r w:rsidRPr="00AD2D92">
        <w:rPr>
          <w:rFonts w:ascii="Calibri" w:hAnsi="Calibri" w:cs="Calibri"/>
          <w:szCs w:val="24"/>
          <w:lang w:val="fr-CA"/>
        </w:rPr>
        <w:t>Michèle Sigg, 2015, 7–8, https://dacb.org/resources/teaching-oral-history.pdf et de Dictionnaire biographique des chrétiens d’Afrique, “Manuel d’instructions pour chercheurs et rédacteurs,” n.d., 59–61, https://dacb.org/fr/connect/submit/</w:t>
      </w:r>
      <w:r w:rsidR="00B36451">
        <w:rPr>
          <w:rFonts w:ascii="Calibri" w:hAnsi="Calibri" w:cs="Calibri"/>
          <w:szCs w:val="24"/>
          <w:lang w:val="fr-CA"/>
        </w:rPr>
        <w:t>, par Anicka Fast (mars 2021)</w:t>
      </w:r>
      <w:r w:rsidRPr="00AD2D92">
        <w:rPr>
          <w:rFonts w:ascii="Calibri" w:hAnsi="Calibri" w:cs="Calibri"/>
          <w:szCs w:val="24"/>
          <w:lang w:val="fr-CA"/>
        </w:rPr>
        <w:t>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99683D" w14:textId="7B55262F" w:rsidR="002A2172" w:rsidRPr="002A2172" w:rsidRDefault="002A2172">
    <w:pPr>
      <w:pStyle w:val="Header"/>
      <w:rPr>
        <w:lang w:val="fr-CA"/>
      </w:rPr>
    </w:pPr>
    <w:r>
      <w:rPr>
        <w:lang w:val="fr-CA"/>
      </w:rPr>
      <w:t>Date :____________</w:t>
    </w:r>
    <w:r>
      <w:rPr>
        <w:lang w:val="fr-CA"/>
      </w:rPr>
      <w:tab/>
    </w:r>
    <w:r>
      <w:rPr>
        <w:lang w:val="fr-CA"/>
      </w:rPr>
      <w:tab/>
    </w:r>
    <w:r w:rsidR="0024202A">
      <w:rPr>
        <w:lang w:val="fr-CA"/>
      </w:rPr>
      <w:t>Votre n</w:t>
    </w:r>
    <w:r>
      <w:rPr>
        <w:lang w:val="fr-CA"/>
      </w:rPr>
      <w:t>om :____________________________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7364CB"/>
    <w:multiLevelType w:val="hybridMultilevel"/>
    <w:tmpl w:val="35AEA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E508EE"/>
    <w:multiLevelType w:val="hybridMultilevel"/>
    <w:tmpl w:val="3FEEF3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194BAC"/>
    <w:multiLevelType w:val="hybridMultilevel"/>
    <w:tmpl w:val="7C621F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1574CB"/>
    <w:multiLevelType w:val="hybridMultilevel"/>
    <w:tmpl w:val="9D9A86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A0F5AC4"/>
    <w:multiLevelType w:val="hybridMultilevel"/>
    <w:tmpl w:val="238876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C731363"/>
    <w:multiLevelType w:val="hybridMultilevel"/>
    <w:tmpl w:val="F642F96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2D92"/>
    <w:rsid w:val="00072E36"/>
    <w:rsid w:val="0012230F"/>
    <w:rsid w:val="00163E04"/>
    <w:rsid w:val="00202522"/>
    <w:rsid w:val="002042AA"/>
    <w:rsid w:val="002067AF"/>
    <w:rsid w:val="00207368"/>
    <w:rsid w:val="0024202A"/>
    <w:rsid w:val="002526CC"/>
    <w:rsid w:val="002578D5"/>
    <w:rsid w:val="002A2172"/>
    <w:rsid w:val="002E2170"/>
    <w:rsid w:val="00380049"/>
    <w:rsid w:val="003A6FD0"/>
    <w:rsid w:val="003D5E71"/>
    <w:rsid w:val="00556C37"/>
    <w:rsid w:val="00644B67"/>
    <w:rsid w:val="006B31D9"/>
    <w:rsid w:val="006B70FF"/>
    <w:rsid w:val="00732869"/>
    <w:rsid w:val="0076665F"/>
    <w:rsid w:val="007C48E2"/>
    <w:rsid w:val="007C5D9C"/>
    <w:rsid w:val="007F2A60"/>
    <w:rsid w:val="00816B77"/>
    <w:rsid w:val="008A0C10"/>
    <w:rsid w:val="009B2322"/>
    <w:rsid w:val="009D1C03"/>
    <w:rsid w:val="00A32DB1"/>
    <w:rsid w:val="00AB6D03"/>
    <w:rsid w:val="00AC37C9"/>
    <w:rsid w:val="00AD2D92"/>
    <w:rsid w:val="00AF728A"/>
    <w:rsid w:val="00B31DF0"/>
    <w:rsid w:val="00B36451"/>
    <w:rsid w:val="00B70705"/>
    <w:rsid w:val="00BC4E1B"/>
    <w:rsid w:val="00BE2C74"/>
    <w:rsid w:val="00C76E16"/>
    <w:rsid w:val="00CF568F"/>
    <w:rsid w:val="00D023D1"/>
    <w:rsid w:val="00D065AC"/>
    <w:rsid w:val="00D06CAD"/>
    <w:rsid w:val="00D37C97"/>
    <w:rsid w:val="00D6136E"/>
    <w:rsid w:val="00F11349"/>
    <w:rsid w:val="00F341E9"/>
    <w:rsid w:val="00F479BC"/>
    <w:rsid w:val="00F67C0E"/>
    <w:rsid w:val="00F742C2"/>
    <w:rsid w:val="00F76326"/>
    <w:rsid w:val="00FD1B01"/>
    <w:rsid w:val="00FD6834"/>
    <w:rsid w:val="00FF34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32B947"/>
  <w15:chartTrackingRefBased/>
  <w15:docId w15:val="{AE5BAFC5-A4B6-43B4-B0F1-2F49801648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AD2D9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D2D9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2D9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2A21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2172"/>
  </w:style>
  <w:style w:type="paragraph" w:styleId="Footer">
    <w:name w:val="footer"/>
    <w:basedOn w:val="Normal"/>
    <w:link w:val="FooterChar"/>
    <w:uiPriority w:val="99"/>
    <w:unhideWhenUsed/>
    <w:rsid w:val="002A21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2172"/>
  </w:style>
  <w:style w:type="character" w:styleId="CommentReference">
    <w:name w:val="annotation reference"/>
    <w:basedOn w:val="DefaultParagraphFont"/>
    <w:uiPriority w:val="99"/>
    <w:semiHidden/>
    <w:unhideWhenUsed/>
    <w:rsid w:val="00F479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79B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79B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79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79BC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4202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202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16B77"/>
    <w:pPr>
      <w:ind w:left="720"/>
      <w:contextualSpacing/>
    </w:pPr>
  </w:style>
  <w:style w:type="table" w:styleId="TableGrid">
    <w:name w:val="Table Grid"/>
    <w:basedOn w:val="TableNormal"/>
    <w:uiPriority w:val="39"/>
    <w:rsid w:val="00816B7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dacb.org/fr/connect/submit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5</Pages>
  <Words>589</Words>
  <Characters>3464</Characters>
  <Application>Microsoft Office Word</Application>
  <DocSecurity>0</DocSecurity>
  <Lines>288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cka Fast</dc:creator>
  <cp:keywords/>
  <dc:description/>
  <cp:lastModifiedBy>Christian Biography, Dictionary of</cp:lastModifiedBy>
  <cp:revision>4</cp:revision>
  <dcterms:created xsi:type="dcterms:W3CDTF">2022-01-12T01:57:00Z</dcterms:created>
  <dcterms:modified xsi:type="dcterms:W3CDTF">2022-03-25T00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2"&gt;&lt;session id="FEYOCigV"/&gt;&lt;style id="http://www.zotero.org/styles/chicago-fullnote-bibliography" locale="en-US" hasBibliography="1" bibliographyStyleHasBeenSet="0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